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A65" w:rsidRDefault="00633072" w:rsidP="00F60DDA">
      <w:pPr>
        <w:jc w:val="both"/>
      </w:pPr>
      <w:r>
        <w:t>Nombre: Marlon Eddie Lindao Varas</w:t>
      </w:r>
    </w:p>
    <w:p w:rsidR="00C84430" w:rsidRDefault="00C84430" w:rsidP="00F60DDA">
      <w:pPr>
        <w:jc w:val="both"/>
      </w:pPr>
    </w:p>
    <w:p w:rsidR="00633072" w:rsidRDefault="00633072" w:rsidP="00F60DDA">
      <w:pPr>
        <w:jc w:val="center"/>
      </w:pPr>
      <w:r>
        <w:t xml:space="preserve">Trabajo Autónomo – </w:t>
      </w:r>
      <w:proofErr w:type="spellStart"/>
      <w:r>
        <w:t>Code</w:t>
      </w:r>
      <w:proofErr w:type="spellEnd"/>
      <w:r>
        <w:t xml:space="preserve"> </w:t>
      </w:r>
      <w:proofErr w:type="spellStart"/>
      <w:r>
        <w:t>Smells</w:t>
      </w:r>
      <w:proofErr w:type="spellEnd"/>
      <w:r>
        <w:t xml:space="preserve"> y </w:t>
      </w:r>
      <w:proofErr w:type="spellStart"/>
      <w:r>
        <w:t>Refactoring</w:t>
      </w:r>
      <w:proofErr w:type="spellEnd"/>
    </w:p>
    <w:p w:rsidR="00FB4050" w:rsidRDefault="00FB4050" w:rsidP="00F60DDA">
      <w:pPr>
        <w:jc w:val="center"/>
      </w:pPr>
    </w:p>
    <w:p w:rsidR="00633072" w:rsidRDefault="00633072" w:rsidP="00F60DDA">
      <w:pPr>
        <w:jc w:val="both"/>
      </w:pPr>
      <w:proofErr w:type="spellStart"/>
      <w:r>
        <w:t>Code</w:t>
      </w:r>
      <w:proofErr w:type="spellEnd"/>
      <w:r>
        <w:t xml:space="preserve"> </w:t>
      </w:r>
      <w:proofErr w:type="spellStart"/>
      <w:r>
        <w:t>Smells</w:t>
      </w:r>
      <w:proofErr w:type="spellEnd"/>
    </w:p>
    <w:p w:rsidR="00633072" w:rsidRPr="00F60DDA" w:rsidRDefault="00633072" w:rsidP="00C84430">
      <w:pPr>
        <w:pStyle w:val="Prrafodelista"/>
        <w:numPr>
          <w:ilvl w:val="0"/>
          <w:numId w:val="7"/>
        </w:numPr>
        <w:jc w:val="both"/>
      </w:pPr>
      <w:r w:rsidRPr="00F60DDA">
        <w:t xml:space="preserve">Data </w:t>
      </w:r>
      <w:proofErr w:type="spellStart"/>
      <w:r w:rsidRPr="00F60DDA">
        <w:t>clu</w:t>
      </w:r>
      <w:r w:rsidR="00ED31FC" w:rsidRPr="00F60DDA">
        <w:t>m</w:t>
      </w:r>
      <w:r w:rsidRPr="00F60DDA">
        <w:t>ps</w:t>
      </w:r>
      <w:proofErr w:type="spellEnd"/>
      <w:r w:rsidRPr="00F60DDA">
        <w:t xml:space="preserve"> (</w:t>
      </w:r>
      <w:r w:rsidR="002822C0" w:rsidRPr="00F60DDA">
        <w:t>Grupo de datos</w:t>
      </w:r>
      <w:r w:rsidRPr="00F60DDA">
        <w:t>)</w:t>
      </w:r>
    </w:p>
    <w:p w:rsidR="00633072" w:rsidRDefault="00633072" w:rsidP="00F60DDA">
      <w:pPr>
        <w:jc w:val="both"/>
      </w:pPr>
      <w:r>
        <w:t>Se refiere, cuando ya sea en los atributos de una clase, o en la lista de parámetros de un método, hay datos que se relacionan tanto, que deberían ser pertenecientes a una clase, de tal forma, que ya sea en cualquiera de los dos casos mencionados, ese grupo es reemplazado por un objeto que contenga esos datos.</w:t>
      </w:r>
      <w:r w:rsidR="00834A4C">
        <w:t xml:space="preserve"> Este mal olor es un problema porque puede hacer una clase muy larga, o hacer que la lista de parámetros del método muy extenso.</w:t>
      </w:r>
      <w:r w:rsidR="00ED31FC">
        <w:t xml:space="preserve"> </w:t>
      </w:r>
      <w:r w:rsidR="00ED31FC">
        <w:fldChar w:fldCharType="begin" w:fldLock="1"/>
      </w:r>
      <w:r w:rsidR="00ED31FC">
        <w:instrText>ADDIN CSL_CITATION {"citationItems":[{"id":"ITEM-1","itemData":{"URL":"https://martinfowler.com/bliki/DataClump.html","accessed":{"date-parts":[["2020","1","11"]]},"id":"ITEM-1","issued":{"date-parts":[["0"]]},"title":"DataClump","type":"webpage"},"uris":["http://www.mendeley.com/documents/?uuid=d0836cbe-190a-3b61-8740-1a7e8f9c5c85"]}],"mendeley":{"formattedCitation":"(“DataClump,” n.d.)","plainTextFormattedCitation":"(“DataClump,” n.d.)","previouslyFormattedCitation":"(“DataClump,” n.d.)"},"properties":{"noteIndex":0},"schema":"https://github.com/citation-style-language/schema/raw/master/csl-citation.json"}</w:instrText>
      </w:r>
      <w:r w:rsidR="00ED31FC">
        <w:fldChar w:fldCharType="separate"/>
      </w:r>
      <w:r w:rsidR="00ED31FC" w:rsidRPr="00ED31FC">
        <w:rPr>
          <w:noProof/>
        </w:rPr>
        <w:t>(“DataClump,” n.d.)</w:t>
      </w:r>
      <w:r w:rsidR="00ED31FC">
        <w:fldChar w:fldCharType="end"/>
      </w:r>
    </w:p>
    <w:p w:rsidR="00ED31FC" w:rsidRDefault="00ED31FC" w:rsidP="00F60DDA">
      <w:pPr>
        <w:jc w:val="both"/>
      </w:pPr>
      <w:r>
        <w:t xml:space="preserve">Técnicas de Refactorización para solucionar </w:t>
      </w:r>
      <w:r w:rsidR="00B91798">
        <w:t xml:space="preserve">Data </w:t>
      </w:r>
      <w:proofErr w:type="spellStart"/>
      <w:r w:rsidR="00B91798">
        <w:t>clumps</w:t>
      </w:r>
      <w:proofErr w:type="spellEnd"/>
    </w:p>
    <w:p w:rsidR="00FB4050" w:rsidRPr="005F2B6F" w:rsidRDefault="00FB4050" w:rsidP="005F2B6F">
      <w:pPr>
        <w:pStyle w:val="Prrafodelista"/>
        <w:numPr>
          <w:ilvl w:val="0"/>
          <w:numId w:val="8"/>
        </w:numPr>
        <w:jc w:val="both"/>
        <w:rPr>
          <w:lang w:val="en-US"/>
        </w:rPr>
      </w:pPr>
      <w:r>
        <w:t>Extraer Clase: Usar esta técnica para agrupar esos datos en una clase nueva, y usarlo como objeto. Una vez realizado esto, buscar donde se encontraban este grupo de datos y reemplazarlos por el objeto de la nueva clase creada. Esto reducirá la lista de parámetro del método o los atributos de la clase donde se encontraban este grupo de datos.</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5F2B6F" w:rsidRPr="005F2B6F" w:rsidRDefault="005F2B6F" w:rsidP="005F2B6F">
      <w:pPr>
        <w:pStyle w:val="Prrafodelista"/>
        <w:jc w:val="both"/>
        <w:rPr>
          <w:lang w:val="en-US"/>
        </w:rPr>
      </w:pPr>
    </w:p>
    <w:p w:rsidR="005F2B6F" w:rsidRPr="000707E7" w:rsidRDefault="005F2B6F" w:rsidP="005F2B6F">
      <w:pPr>
        <w:jc w:val="both"/>
        <w:rPr>
          <w:lang w:val="en-US"/>
        </w:rPr>
      </w:pPr>
      <w:proofErr w:type="spellStart"/>
      <w:r w:rsidRPr="000707E7">
        <w:rPr>
          <w:lang w:val="en-US"/>
        </w:rPr>
        <w:t>Ejemplo</w:t>
      </w:r>
      <w:proofErr w:type="spellEnd"/>
      <w:r w:rsidRPr="000707E7">
        <w:rPr>
          <w:lang w:val="en-US"/>
        </w:rPr>
        <w:t xml:space="preserve"> de Data clumps </w:t>
      </w:r>
      <w:proofErr w:type="spellStart"/>
      <w:r w:rsidRPr="000707E7">
        <w:rPr>
          <w:lang w:val="en-US"/>
        </w:rPr>
        <w:t>obtenido</w:t>
      </w:r>
      <w:proofErr w:type="spellEnd"/>
      <w:r w:rsidRPr="000707E7">
        <w:rPr>
          <w:lang w:val="en-US"/>
        </w:rPr>
        <w:t xml:space="preserve"> </w:t>
      </w:r>
      <w:proofErr w:type="spellStart"/>
      <w:r w:rsidRPr="000707E7">
        <w:rPr>
          <w:lang w:val="en-US"/>
        </w:rPr>
        <w:t>en</w:t>
      </w:r>
      <w:proofErr w:type="spellEnd"/>
      <w:r w:rsidRPr="000707E7">
        <w:rPr>
          <w:lang w:val="en-US"/>
        </w:rPr>
        <w:t xml:space="preserve"> </w:t>
      </w:r>
      <w:r w:rsidR="000707E7">
        <w:fldChar w:fldCharType="begin" w:fldLock="1"/>
      </w:r>
      <w:r w:rsidR="006E0634">
        <w:rPr>
          <w:lang w:val="en-US"/>
        </w:rPr>
        <w:instrText>ADDIN CSL_CITATION {"citationItems":[{"id":"ITEM-1","itemData":{"URL":"https://blog.jetbrains.com/dotnet/2018/07/02/join-data-items-want-go-together-code-smells-series/","accessed":{"date-parts":[["2020","1","11"]]},"id":"ITEM-1","issued":{"date-parts":[["0"]]},"title":"Join data items that want to go together - code smells series - .NET Tools Blog.NET Tools Blog","type":"webpage"},"uris":["http://www.mendeley.com/documents/?uuid=d05b4e0e-6c59-349f-ad0a-85917d2274da"]}],"mendeley":{"formattedCitation":"(“Join data items that want to go together - code smells series - .NET Tools Blog.NET Tools Blog,” n.d.)","plainTextFormattedCitation":"(“Join data items that want to go together - code smells series - .NET Tools Blog.NET Tools Blog,” n.d.)","previouslyFormattedCitation":"(“Join data items that want to go together - code smells series - .NET Tools Blog.NET Tools Blog,” n.d.)"},"properties":{"noteIndex":0},"schema":"https://github.com/citation-style-language/schema/raw/master/csl-citation.json"}</w:instrText>
      </w:r>
      <w:r w:rsidR="000707E7">
        <w:fldChar w:fldCharType="separate"/>
      </w:r>
      <w:r w:rsidR="000707E7" w:rsidRPr="000707E7">
        <w:rPr>
          <w:noProof/>
          <w:lang w:val="en-US"/>
        </w:rPr>
        <w:t>(“Join data items that want to go together - code smells series - .NET Tools Blog.NET Tools Blog,” n.d.)</w:t>
      </w:r>
      <w:r w:rsidR="000707E7">
        <w:fldChar w:fldCharType="end"/>
      </w:r>
    </w:p>
    <w:p w:rsidR="005F2B6F" w:rsidRPr="000707E7" w:rsidRDefault="005F2B6F" w:rsidP="005F2B6F">
      <w:pPr>
        <w:jc w:val="both"/>
        <w:rPr>
          <w:lang w:val="en-US"/>
        </w:rPr>
      </w:pPr>
    </w:p>
    <w:p w:rsidR="00633072" w:rsidRPr="00F60DDA" w:rsidRDefault="00633072" w:rsidP="00C84430">
      <w:pPr>
        <w:pStyle w:val="Prrafodelista"/>
        <w:numPr>
          <w:ilvl w:val="0"/>
          <w:numId w:val="7"/>
        </w:numPr>
        <w:jc w:val="both"/>
        <w:rPr>
          <w:lang w:val="es-EC"/>
        </w:rPr>
      </w:pPr>
      <w:r w:rsidRPr="00C84430">
        <w:rPr>
          <w:lang w:val="en-US"/>
        </w:rPr>
        <w:t>Long Class</w:t>
      </w:r>
      <w:r w:rsidR="00834A4C" w:rsidRPr="00C84430">
        <w:rPr>
          <w:lang w:val="en-US"/>
        </w:rPr>
        <w:t xml:space="preserve"> (</w:t>
      </w:r>
      <w:proofErr w:type="spellStart"/>
      <w:r w:rsidR="00834A4C" w:rsidRPr="00C84430">
        <w:rPr>
          <w:lang w:val="en-US"/>
        </w:rPr>
        <w:t>Clase</w:t>
      </w:r>
      <w:proofErr w:type="spellEnd"/>
      <w:r w:rsidR="00834A4C" w:rsidRPr="00C84430">
        <w:rPr>
          <w:lang w:val="en-US"/>
        </w:rPr>
        <w:t xml:space="preserve"> </w:t>
      </w:r>
      <w:proofErr w:type="spellStart"/>
      <w:r w:rsidR="00834A4C" w:rsidRPr="00C84430">
        <w:rPr>
          <w:lang w:val="en-US"/>
        </w:rPr>
        <w:t>Larga</w:t>
      </w:r>
      <w:proofErr w:type="spellEnd"/>
      <w:r w:rsidR="00834A4C" w:rsidRPr="00C84430">
        <w:rPr>
          <w:lang w:val="en-US"/>
        </w:rPr>
        <w:t>)</w:t>
      </w:r>
    </w:p>
    <w:p w:rsidR="002822C0" w:rsidRPr="00ED31FC" w:rsidRDefault="002822C0" w:rsidP="00F60DDA">
      <w:pPr>
        <w:jc w:val="both"/>
        <w:rPr>
          <w:lang w:val="en-US"/>
        </w:rPr>
      </w:pPr>
      <w:r>
        <w:t xml:space="preserve">Se da cuando en una clase, por conveniencia, se le agregan varios atributos y varios métodos, de tal forma, que se hace extensa. Esto ocasiona un problema, porque seguramente, no este manejando una sola responsabilidad, incumpliendo con el principio de </w:t>
      </w:r>
      <w:r w:rsidR="0021697B">
        <w:t>s</w:t>
      </w:r>
      <w:r>
        <w:t xml:space="preserve">ingle </w:t>
      </w:r>
      <w:proofErr w:type="spellStart"/>
      <w:r>
        <w:t>responsability</w:t>
      </w:r>
      <w:proofErr w:type="spellEnd"/>
      <w:r>
        <w:t>, además de que no permite reutilizar código y su mantenimiento se vuelve complejo.</w:t>
      </w:r>
      <w:r w:rsidR="00ED31FC">
        <w:t xml:space="preserve"> </w:t>
      </w:r>
      <w:r w:rsidR="00ED31FC">
        <w:fldChar w:fldCharType="begin" w:fldLock="1"/>
      </w:r>
      <w:r w:rsidR="00ED31FC">
        <w:instrText>ADDIN CSL_CITATION {"citationItems":[{"id":"ITEM-1","itemData":{"URL":"https://bytelanguage.net/2018/02/19/code-smells-bloaters-long-methods-long-class/","accessed":{"date-parts":[["2020","1","11"]]},"id":"ITEM-1","issued":{"date-parts":[["0"]]},"title":"Code Smells : Bloaters (Long Methods, Long Class) – ByteLanguage.Net","type":"webpage"},"uris":["http://www.mendeley.com/documents/?uuid=9fdb6e63-6931-36f3-85d2-8516ce47e80e"]}],"mendeley":{"formattedCitation":"(“Code Smells : Bloaters (Long Methods, Long Class) – ByteLanguage.Net,” n.d.)","plainTextFormattedCitation":"(“Code Smells : Bloaters (Long Methods, Long Class) – ByteLanguage.Net,” n.d.)","previouslyFormattedCitation":"(“Code Smells : Bloaters (Long Methods, Long Class) – ByteLanguage.Net,” n.d.)"},"properties":{"noteIndex":0},"schema":"https://github.com/citation-style-language/schema/raw/master/csl-citation.json"}</w:instrText>
      </w:r>
      <w:r w:rsidR="00ED31FC">
        <w:fldChar w:fldCharType="separate"/>
      </w:r>
      <w:r w:rsidR="00ED31FC" w:rsidRPr="00ED31FC">
        <w:rPr>
          <w:noProof/>
          <w:lang w:val="en-US"/>
        </w:rPr>
        <w:t>(“Code Smells : Bloaters (Long Methods, Long Class) – ByteLanguage.Net,” n.d.)</w:t>
      </w:r>
      <w:r w:rsidR="00ED31FC">
        <w:fldChar w:fldCharType="end"/>
      </w:r>
    </w:p>
    <w:p w:rsidR="00ED31FC" w:rsidRPr="00633072" w:rsidRDefault="00ED31FC" w:rsidP="00F60DDA">
      <w:pPr>
        <w:jc w:val="both"/>
      </w:pPr>
      <w:r>
        <w:t xml:space="preserve">Técnicas de Refactorización para solucionar </w:t>
      </w:r>
      <w:r w:rsidR="00B91798">
        <w:t xml:space="preserve">Long </w:t>
      </w:r>
      <w:proofErr w:type="spellStart"/>
      <w:r w:rsidR="00B91798">
        <w:t>Class</w:t>
      </w:r>
      <w:proofErr w:type="spellEnd"/>
    </w:p>
    <w:p w:rsidR="0021697B" w:rsidRPr="0034266E" w:rsidRDefault="00E23BCE" w:rsidP="008912BE">
      <w:pPr>
        <w:pStyle w:val="Prrafodelista"/>
        <w:numPr>
          <w:ilvl w:val="0"/>
          <w:numId w:val="2"/>
        </w:numPr>
        <w:jc w:val="both"/>
        <w:rPr>
          <w:lang w:val="en-US"/>
        </w:rPr>
      </w:pPr>
      <w:r>
        <w:t>Extraer clase: Reunir atributos que tengan relación y colocarlos en una clase nueva</w:t>
      </w:r>
      <w:r w:rsidR="0021697B">
        <w:t>. Solo se lo usa si el conjunto de datos no presenta una relación fuerte con la clase larga</w:t>
      </w:r>
      <w:r w:rsidR="0034266E">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21697B" w:rsidRPr="0034266E" w:rsidRDefault="00E23BCE" w:rsidP="008912BE">
      <w:pPr>
        <w:pStyle w:val="Prrafodelista"/>
        <w:numPr>
          <w:ilvl w:val="0"/>
          <w:numId w:val="2"/>
        </w:numPr>
        <w:jc w:val="both"/>
        <w:rPr>
          <w:lang w:val="en-US"/>
        </w:rPr>
      </w:pPr>
      <w:r>
        <w:t xml:space="preserve">Extraer </w:t>
      </w:r>
      <w:r w:rsidR="0021697B">
        <w:t>Subclase</w:t>
      </w:r>
      <w:r>
        <w:t>:</w:t>
      </w:r>
      <w:r w:rsidR="0021697B">
        <w:t xml:space="preserve"> Si hay un grupo de atributos que funcionan como un componente o una variabilidad de la clase, se juntan las variables en una clase hija de la clase principal.</w:t>
      </w:r>
      <w:r w:rsidR="0034266E">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E23BCE" w:rsidRPr="0034266E" w:rsidRDefault="0021697B" w:rsidP="008912BE">
      <w:pPr>
        <w:pStyle w:val="Prrafodelista"/>
        <w:numPr>
          <w:ilvl w:val="0"/>
          <w:numId w:val="2"/>
        </w:numPr>
        <w:jc w:val="both"/>
        <w:rPr>
          <w:lang w:val="en-US"/>
        </w:rPr>
      </w:pPr>
      <w:r>
        <w:lastRenderedPageBreak/>
        <w:t>Extraer Modulo: Si la clase realiza mas de una responsabilidad, estas responsabilidades deben separarse en clases nuevas para que sean usados como módulos</w:t>
      </w:r>
      <w:r w:rsidR="00E23BCE">
        <w:t xml:space="preserve"> </w:t>
      </w:r>
      <w:r>
        <w:t>en esta clase.</w:t>
      </w:r>
      <w:r w:rsidR="0034266E">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FB4050" w:rsidRPr="0034266E" w:rsidRDefault="00FB4050" w:rsidP="00FB4050">
      <w:pPr>
        <w:pStyle w:val="Prrafodelista"/>
        <w:jc w:val="both"/>
        <w:rPr>
          <w:lang w:val="en-US"/>
        </w:rPr>
      </w:pPr>
    </w:p>
    <w:p w:rsidR="00C84430" w:rsidRDefault="005F2B6F" w:rsidP="00C84430">
      <w:pPr>
        <w:jc w:val="both"/>
      </w:pPr>
      <w:r w:rsidRPr="005F2B6F">
        <w:t xml:space="preserve">Ejemplo de </w:t>
      </w:r>
      <w:r>
        <w:t xml:space="preserve">Long </w:t>
      </w:r>
      <w:proofErr w:type="spellStart"/>
      <w:r>
        <w:t>Class</w:t>
      </w:r>
      <w:proofErr w:type="spellEnd"/>
      <w:r w:rsidRPr="005F2B6F">
        <w:t xml:space="preserve"> o</w:t>
      </w:r>
      <w:r>
        <w:t xml:space="preserve">btenido </w:t>
      </w:r>
      <w:r w:rsidR="00C131D8">
        <w:t>del taller 9 de esta materia, usado la clase vehículo</w:t>
      </w:r>
      <w:bookmarkStart w:id="0" w:name="_GoBack"/>
      <w:bookmarkEnd w:id="0"/>
      <w:r w:rsidR="00C131D8">
        <w:t xml:space="preserve">. Aparte, también cuenta como otro ejemplo de switch </w:t>
      </w:r>
      <w:proofErr w:type="spellStart"/>
      <w:r w:rsidR="00C131D8">
        <w:t>statements</w:t>
      </w:r>
      <w:proofErr w:type="spellEnd"/>
      <w:r w:rsidR="00C131D8">
        <w:t xml:space="preserve"> y data </w:t>
      </w:r>
      <w:proofErr w:type="spellStart"/>
      <w:r w:rsidR="00C131D8">
        <w:t>clumps</w:t>
      </w:r>
      <w:proofErr w:type="spellEnd"/>
    </w:p>
    <w:p w:rsidR="005F2B6F" w:rsidRPr="005F2B6F" w:rsidRDefault="005F2B6F" w:rsidP="00C84430">
      <w:pPr>
        <w:jc w:val="both"/>
      </w:pPr>
    </w:p>
    <w:p w:rsidR="00633072" w:rsidRPr="00F60DDA" w:rsidRDefault="00633072" w:rsidP="00C84430">
      <w:pPr>
        <w:pStyle w:val="Prrafodelista"/>
        <w:numPr>
          <w:ilvl w:val="0"/>
          <w:numId w:val="7"/>
        </w:numPr>
        <w:jc w:val="both"/>
      </w:pPr>
      <w:r w:rsidRPr="00F60DDA">
        <w:t xml:space="preserve">Switch </w:t>
      </w:r>
      <w:proofErr w:type="spellStart"/>
      <w:r w:rsidRPr="00F60DDA">
        <w:t>statements</w:t>
      </w:r>
      <w:proofErr w:type="spellEnd"/>
      <w:r w:rsidR="00834A4C" w:rsidRPr="00F60DDA">
        <w:t xml:space="preserve"> (Sentencias switch)</w:t>
      </w:r>
    </w:p>
    <w:p w:rsidR="002822C0" w:rsidRPr="005F2B6F" w:rsidRDefault="00DE6736" w:rsidP="00F60DDA">
      <w:pPr>
        <w:jc w:val="both"/>
        <w:rPr>
          <w:lang w:val="en-US"/>
        </w:rPr>
      </w:pPr>
      <w:r>
        <w:t xml:space="preserve">Se da cuando se usa los switch-cases como simulación de polimorfismo, donde el case es por lo general un </w:t>
      </w:r>
      <w:proofErr w:type="spellStart"/>
      <w:r>
        <w:t>enum</w:t>
      </w:r>
      <w:proofErr w:type="spellEnd"/>
      <w:r>
        <w:t>, y los resultados llaman al comportamiento apropiado del tipo. Esto genera que siempre se tenga que modificar el switch cuando hay un tipo nuevo, lo que se vuelve complejo, si se trabajan con muchos tipos</w:t>
      </w:r>
      <w:r w:rsidR="00FB4050">
        <w:t>, y es peor si esa porción de código se ubica en otras secciones del código</w:t>
      </w:r>
      <w:r>
        <w:t>.</w:t>
      </w:r>
      <w:r w:rsidR="00ED31FC">
        <w:t xml:space="preserve"> </w:t>
      </w:r>
      <w:r w:rsidR="00ED31FC">
        <w:fldChar w:fldCharType="begin" w:fldLock="1"/>
      </w:r>
      <w:r w:rsidR="00ED31FC">
        <w:instrText>ADDIN CSL_CITATION {"citationItems":[{"id":"ITEM-1","itemData":{"URL":"https://daedtech.com/switch-statements-are-like-ants/","accessed":{"date-parts":[["2020","1","11"]]},"id":"ITEM-1","issued":{"date-parts":[["0"]]},"title":"Switch Statements are Like Ants - DaedTech","type":"webpage"},"uris":["http://www.mendeley.com/documents/?uuid=57f69e65-074d-3156-9ed3-2e9873af3160"]}],"mendeley":{"formattedCitation":"(“Switch Statements are Like Ants - DaedTech,” n.d.)","plainTextFormattedCitation":"(“Switch Statements are Like Ants - DaedTech,” n.d.)","previouslyFormattedCitation":"(“Switch Statements are Like Ants - DaedTech,” n.d.)"},"properties":{"noteIndex":0},"schema":"https://github.com/citation-style-language/schema/raw/master/csl-citation.json"}</w:instrText>
      </w:r>
      <w:r w:rsidR="00ED31FC">
        <w:fldChar w:fldCharType="separate"/>
      </w:r>
      <w:r w:rsidR="00ED31FC" w:rsidRPr="005F2B6F">
        <w:rPr>
          <w:noProof/>
          <w:lang w:val="en-US"/>
        </w:rPr>
        <w:t>(“Switch Statements are Like Ants - DaedTech,” n.d.)</w:t>
      </w:r>
      <w:r w:rsidR="00ED31FC">
        <w:fldChar w:fldCharType="end"/>
      </w:r>
    </w:p>
    <w:p w:rsidR="00ED31FC" w:rsidRPr="005F2B6F" w:rsidRDefault="00ED31FC" w:rsidP="00F60DDA">
      <w:pPr>
        <w:jc w:val="both"/>
        <w:rPr>
          <w:lang w:val="en-US"/>
        </w:rPr>
      </w:pPr>
      <w:proofErr w:type="spellStart"/>
      <w:r w:rsidRPr="005F2B6F">
        <w:rPr>
          <w:lang w:val="en-US"/>
        </w:rPr>
        <w:t>Técnicas</w:t>
      </w:r>
      <w:proofErr w:type="spellEnd"/>
      <w:r w:rsidRPr="005F2B6F">
        <w:rPr>
          <w:lang w:val="en-US"/>
        </w:rPr>
        <w:t xml:space="preserve"> de </w:t>
      </w:r>
      <w:proofErr w:type="spellStart"/>
      <w:r w:rsidRPr="005F2B6F">
        <w:rPr>
          <w:lang w:val="en-US"/>
        </w:rPr>
        <w:t>Refactorización</w:t>
      </w:r>
      <w:proofErr w:type="spellEnd"/>
      <w:r w:rsidRPr="005F2B6F">
        <w:rPr>
          <w:lang w:val="en-US"/>
        </w:rPr>
        <w:t xml:space="preserve"> para </w:t>
      </w:r>
      <w:proofErr w:type="spellStart"/>
      <w:r w:rsidRPr="005F2B6F">
        <w:rPr>
          <w:lang w:val="en-US"/>
        </w:rPr>
        <w:t>solucionar</w:t>
      </w:r>
      <w:proofErr w:type="spellEnd"/>
      <w:r w:rsidRPr="005F2B6F">
        <w:rPr>
          <w:lang w:val="en-US"/>
        </w:rPr>
        <w:t xml:space="preserve"> </w:t>
      </w:r>
      <w:r w:rsidR="00B91798" w:rsidRPr="005F2B6F">
        <w:rPr>
          <w:lang w:val="en-US"/>
        </w:rPr>
        <w:t>Switch statements</w:t>
      </w:r>
    </w:p>
    <w:p w:rsidR="00DE6736" w:rsidRPr="005F2B6F" w:rsidRDefault="00FB4050" w:rsidP="00FB4050">
      <w:pPr>
        <w:pStyle w:val="Prrafodelista"/>
        <w:numPr>
          <w:ilvl w:val="0"/>
          <w:numId w:val="5"/>
        </w:numPr>
        <w:jc w:val="both"/>
        <w:rPr>
          <w:lang w:val="en-US"/>
        </w:rPr>
      </w:pPr>
      <w:r>
        <w:t xml:space="preserve">Usar polimorfismo: Para realizar esto, primero se deberá crear las subclases según los tipos </w:t>
      </w:r>
      <w:r w:rsidR="00991D11">
        <w:t>que maneje el switch, y en caso de no contar con una clase general o interfaz que una a las subclases, se deberá crearlas. Después</w:t>
      </w:r>
      <w:r>
        <w:t xml:space="preserve"> se deber extraer l</w:t>
      </w:r>
      <w:r w:rsidR="00991D11">
        <w:t xml:space="preserve">os case </w:t>
      </w:r>
      <w:proofErr w:type="spellStart"/>
      <w:r w:rsidR="00991D11">
        <w:t>statement</w:t>
      </w:r>
      <w:proofErr w:type="spellEnd"/>
      <w:r>
        <w:t xml:space="preserve"> a realizar por el switch-case con Extraer método</w:t>
      </w:r>
      <w:r w:rsidR="00991D11">
        <w:t>, y colocar esa porción de código, en la implementación de esa acción de la subclase respectiva.</w:t>
      </w:r>
      <w:r w:rsidR="0034266E">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5F2B6F" w:rsidRPr="0034266E" w:rsidRDefault="005F2B6F" w:rsidP="005F2B6F">
      <w:pPr>
        <w:pStyle w:val="Prrafodelista"/>
        <w:jc w:val="both"/>
        <w:rPr>
          <w:lang w:val="en-US"/>
        </w:rPr>
      </w:pPr>
    </w:p>
    <w:p w:rsidR="00991D11" w:rsidRPr="00D80E97" w:rsidRDefault="005F2B6F" w:rsidP="005F2B6F">
      <w:pPr>
        <w:jc w:val="both"/>
        <w:rPr>
          <w:lang w:val="en-US"/>
        </w:rPr>
      </w:pPr>
      <w:proofErr w:type="spellStart"/>
      <w:r w:rsidRPr="00D80E97">
        <w:rPr>
          <w:lang w:val="en-US"/>
        </w:rPr>
        <w:t>Ejemplo</w:t>
      </w:r>
      <w:proofErr w:type="spellEnd"/>
      <w:r w:rsidRPr="00D80E97">
        <w:rPr>
          <w:lang w:val="en-US"/>
        </w:rPr>
        <w:t xml:space="preserve"> de Switch Statements </w:t>
      </w:r>
      <w:proofErr w:type="spellStart"/>
      <w:r w:rsidRPr="00D80E97">
        <w:rPr>
          <w:lang w:val="en-US"/>
        </w:rPr>
        <w:t>obtenido</w:t>
      </w:r>
      <w:proofErr w:type="spellEnd"/>
      <w:r w:rsidRPr="00D80E97">
        <w:rPr>
          <w:lang w:val="en-US"/>
        </w:rPr>
        <w:t xml:space="preserve"> </w:t>
      </w:r>
      <w:proofErr w:type="spellStart"/>
      <w:r w:rsidRPr="00D80E97">
        <w:rPr>
          <w:lang w:val="en-US"/>
        </w:rPr>
        <w:t>en</w:t>
      </w:r>
      <w:proofErr w:type="spellEnd"/>
      <w:r w:rsidR="00D80E97" w:rsidRPr="00D80E97">
        <w:rPr>
          <w:lang w:val="en-US"/>
        </w:rPr>
        <w:t xml:space="preserve"> </w:t>
      </w:r>
      <w:r w:rsidR="00D80E97">
        <w:fldChar w:fldCharType="begin" w:fldLock="1"/>
      </w:r>
      <w:r w:rsidR="006E0634">
        <w:rPr>
          <w:lang w:val="en-US"/>
        </w:rPr>
        <w:instrText>ADDIN CSL_CITATION {"citationItems":[{"id":"ITEM-1","itemData":{"URL":"https://blog.jetbrains.com/dotnet/2018/07/02/join-data-items-want-go-together-code-smells-series/","accessed":{"date-parts":[["2020","1","11"]]},"id":"ITEM-1","issued":{"date-parts":[["0"]]},"title":"Join data items that want to go together - code smells series - .NET Tools Blog.NET Tools Blog","type":"webpage"},"uris":["http://www.mendeley.com/documents/?uuid=d05b4e0e-6c59-349f-ad0a-85917d2274da"]}],"mendeley":{"formattedCitation":"(“Join data items that want to go together - code smells series - .NET Tools Blog.NET Tools Blog,” n.d.)","plainTextFormattedCitation":"(“Join data items that want to go together - code smells series - .NET Tools Blog.NET Tools Blog,” n.d.)","previouslyFormattedCitation":"(“Join data items that want to go together - code smells series - .NET Tools Blog.NET Tools Blog,” n.d.)"},"properties":{"noteIndex":0},"schema":"https://github.com/citation-style-language/schema/raw/master/csl-citation.json"}</w:instrText>
      </w:r>
      <w:r w:rsidR="00D80E97">
        <w:fldChar w:fldCharType="separate"/>
      </w:r>
      <w:r w:rsidR="00D80E97" w:rsidRPr="000707E7">
        <w:rPr>
          <w:noProof/>
          <w:lang w:val="en-US"/>
        </w:rPr>
        <w:t>(“Join data items that want to go together - code smells series - .NET Tools Blog.NET Tools Blog,” n.d.)</w:t>
      </w:r>
      <w:r w:rsidR="00D80E97">
        <w:fldChar w:fldCharType="end"/>
      </w:r>
    </w:p>
    <w:p w:rsidR="005F2B6F" w:rsidRPr="00D80E97" w:rsidRDefault="005F2B6F" w:rsidP="005F2B6F">
      <w:pPr>
        <w:jc w:val="both"/>
        <w:rPr>
          <w:lang w:val="en-US"/>
        </w:rPr>
      </w:pPr>
    </w:p>
    <w:p w:rsidR="00633072" w:rsidRPr="00F60DDA" w:rsidRDefault="00B91798" w:rsidP="00C84430">
      <w:pPr>
        <w:pStyle w:val="Prrafodelista"/>
        <w:numPr>
          <w:ilvl w:val="0"/>
          <w:numId w:val="7"/>
        </w:numPr>
        <w:jc w:val="both"/>
        <w:rPr>
          <w:lang w:val="es-EC"/>
        </w:rPr>
      </w:pPr>
      <w:proofErr w:type="spellStart"/>
      <w:r w:rsidRPr="00F60DDA">
        <w:rPr>
          <w:lang w:val="es-EC"/>
        </w:rPr>
        <w:t>Refused</w:t>
      </w:r>
      <w:proofErr w:type="spellEnd"/>
      <w:r w:rsidRPr="00F60DDA">
        <w:rPr>
          <w:lang w:val="es-EC"/>
        </w:rPr>
        <w:t xml:space="preserve"> </w:t>
      </w:r>
      <w:proofErr w:type="spellStart"/>
      <w:r w:rsidRPr="00F60DDA">
        <w:rPr>
          <w:lang w:val="es-EC"/>
        </w:rPr>
        <w:t>Bequest</w:t>
      </w:r>
      <w:proofErr w:type="spellEnd"/>
      <w:r w:rsidR="00DE6736" w:rsidRPr="00F60DDA">
        <w:rPr>
          <w:lang w:val="es-EC"/>
        </w:rPr>
        <w:t xml:space="preserve"> </w:t>
      </w:r>
      <w:r w:rsidR="00834A4C" w:rsidRPr="00DE6736">
        <w:t>(</w:t>
      </w:r>
      <w:r w:rsidR="003026B1">
        <w:t>Legado Rechazado</w:t>
      </w:r>
      <w:r w:rsidR="00834A4C" w:rsidRPr="00DE6736">
        <w:t>)</w:t>
      </w:r>
    </w:p>
    <w:p w:rsidR="00DE6736" w:rsidRDefault="00DE6736" w:rsidP="00F60DDA">
      <w:pPr>
        <w:jc w:val="both"/>
      </w:pPr>
      <w:r>
        <w:t xml:space="preserve">Se da cuando una o varias subclases no usan todos los métodos de la clase padre, lo que rompe con el principio de </w:t>
      </w:r>
      <w:r w:rsidR="003026B1">
        <w:t xml:space="preserve">sustitución de </w:t>
      </w:r>
      <w:proofErr w:type="spellStart"/>
      <w:r w:rsidR="003026B1">
        <w:t>Liskov</w:t>
      </w:r>
      <w:proofErr w:type="spellEnd"/>
      <w:r w:rsidR="003026B1">
        <w:t>.</w:t>
      </w:r>
      <w:r w:rsidR="00ED31FC">
        <w:t xml:space="preserve"> </w:t>
      </w:r>
      <w:r w:rsidR="00ED31FC">
        <w:fldChar w:fldCharType="begin" w:fldLock="1"/>
      </w:r>
      <w:r w:rsidR="00ED31FC">
        <w:instrText>ADDIN CSL_CITATION {"citationItems":[{"id":"ITEM-1","itemData":{"URL":"https://www.c-sharpcorner.com/article/refused-bequest-a-code-smell/","accessed":{"date-parts":[["2020","1","11"]]},"id":"ITEM-1","issued":{"date-parts":[["0"]]},"title":"Refused Bequest - A Code Smell","type":"webpage"},"uris":["http://www.mendeley.com/documents/?uuid=ac217005-2a67-3cc7-a49c-bdd4a8743202"]}],"mendeley":{"formattedCitation":"(“Refused Bequest - A Code Smell,” n.d.)","plainTextFormattedCitation":"(“Refused Bequest - A Code Smell,” n.d.)","previouslyFormattedCitation":"(“Refused Bequest - A Code Smell,” n.d.)"},"properties":{"noteIndex":0},"schema":"https://github.com/citation-style-language/schema/raw/master/csl-citation.json"}</w:instrText>
      </w:r>
      <w:r w:rsidR="00ED31FC">
        <w:fldChar w:fldCharType="separate"/>
      </w:r>
      <w:r w:rsidR="00ED31FC" w:rsidRPr="00ED31FC">
        <w:rPr>
          <w:noProof/>
        </w:rPr>
        <w:t>(“Refused Bequest - A Code Smell,” n.d.)</w:t>
      </w:r>
      <w:r w:rsidR="00ED31FC">
        <w:fldChar w:fldCharType="end"/>
      </w:r>
    </w:p>
    <w:p w:rsidR="00ED31FC" w:rsidRPr="00633072" w:rsidRDefault="00ED31FC" w:rsidP="00F60DDA">
      <w:pPr>
        <w:jc w:val="both"/>
      </w:pPr>
      <w:r>
        <w:t xml:space="preserve">Técnicas de Refactorización para solucionar </w:t>
      </w:r>
      <w:proofErr w:type="spellStart"/>
      <w:r w:rsidR="00B91798">
        <w:t>Refused</w:t>
      </w:r>
      <w:proofErr w:type="spellEnd"/>
      <w:r w:rsidR="00B91798">
        <w:t xml:space="preserve"> </w:t>
      </w:r>
      <w:proofErr w:type="spellStart"/>
      <w:r w:rsidR="00B91798">
        <w:t>Bequest</w:t>
      </w:r>
      <w:proofErr w:type="spellEnd"/>
    </w:p>
    <w:p w:rsidR="00ED31FC" w:rsidRPr="0034266E" w:rsidRDefault="00991D11" w:rsidP="00991D11">
      <w:pPr>
        <w:pStyle w:val="Prrafodelista"/>
        <w:numPr>
          <w:ilvl w:val="0"/>
          <w:numId w:val="6"/>
        </w:numPr>
        <w:jc w:val="both"/>
        <w:rPr>
          <w:lang w:val="en-US"/>
        </w:rPr>
      </w:pPr>
      <w:proofErr w:type="spellStart"/>
      <w:r w:rsidRPr="00991D11">
        <w:rPr>
          <w:lang w:val="es-EC"/>
        </w:rPr>
        <w:t>Push</w:t>
      </w:r>
      <w:proofErr w:type="spellEnd"/>
      <w:r w:rsidRPr="00991D11">
        <w:rPr>
          <w:lang w:val="es-EC"/>
        </w:rPr>
        <w:t xml:space="preserve"> Down </w:t>
      </w:r>
      <w:proofErr w:type="spellStart"/>
      <w:r w:rsidRPr="00991D11">
        <w:rPr>
          <w:lang w:val="es-EC"/>
        </w:rPr>
        <w:t>Method</w:t>
      </w:r>
      <w:proofErr w:type="spellEnd"/>
      <w:r w:rsidRPr="00991D11">
        <w:rPr>
          <w:lang w:val="es-EC"/>
        </w:rPr>
        <w:t>: Esta técnica si</w:t>
      </w:r>
      <w:r>
        <w:rPr>
          <w:lang w:val="es-EC"/>
        </w:rPr>
        <w:t>mplemente dice que se cree una clase hermana del padre, y colocar todos aquellos métodos que no son usados por los hijos.</w:t>
      </w:r>
      <w:r w:rsidR="0034266E">
        <w:rPr>
          <w:lang w:val="es-EC"/>
        </w:rPr>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991D11" w:rsidRPr="005F2B6F" w:rsidRDefault="00991D11" w:rsidP="00991D11">
      <w:pPr>
        <w:pStyle w:val="Prrafodelista"/>
        <w:numPr>
          <w:ilvl w:val="0"/>
          <w:numId w:val="6"/>
        </w:numPr>
        <w:jc w:val="both"/>
        <w:rPr>
          <w:lang w:val="en-US"/>
        </w:rPr>
      </w:pPr>
      <w:r>
        <w:rPr>
          <w:lang w:val="es-EC"/>
        </w:rPr>
        <w:t xml:space="preserve">Reemplazar Herencia con delegación: Si no se quiere tocar la jerarquía con </w:t>
      </w:r>
      <w:proofErr w:type="spellStart"/>
      <w:r>
        <w:rPr>
          <w:lang w:val="es-EC"/>
        </w:rPr>
        <w:t>Push</w:t>
      </w:r>
      <w:proofErr w:type="spellEnd"/>
      <w:r>
        <w:rPr>
          <w:lang w:val="es-EC"/>
        </w:rPr>
        <w:t xml:space="preserve"> Down </w:t>
      </w:r>
      <w:proofErr w:type="spellStart"/>
      <w:r>
        <w:rPr>
          <w:lang w:val="es-EC"/>
        </w:rPr>
        <w:t>Method</w:t>
      </w:r>
      <w:proofErr w:type="spellEnd"/>
      <w:r>
        <w:rPr>
          <w:lang w:val="es-EC"/>
        </w:rPr>
        <w:t xml:space="preserve">, se puede reemplazar la herencia simplemente haciendo que la clase hija tenga como atributo a un objeto de la clase padre, y después </w:t>
      </w:r>
      <w:r w:rsidR="00C84430">
        <w:rPr>
          <w:lang w:val="es-EC"/>
        </w:rPr>
        <w:t xml:space="preserve">pone a </w:t>
      </w:r>
      <w:r w:rsidR="00C84430">
        <w:rPr>
          <w:lang w:val="es-EC"/>
        </w:rPr>
        <w:lastRenderedPageBreak/>
        <w:t>ese objeto a realizar las tareas que necesite de la clase padre.</w:t>
      </w:r>
      <w:r w:rsidR="0034266E">
        <w:rPr>
          <w:lang w:val="es-EC"/>
        </w:rPr>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5F2B6F" w:rsidRPr="005F2B6F" w:rsidRDefault="005F2B6F" w:rsidP="005F2B6F">
      <w:pPr>
        <w:pStyle w:val="Prrafodelista"/>
        <w:jc w:val="both"/>
        <w:rPr>
          <w:lang w:val="en-US"/>
        </w:rPr>
      </w:pPr>
    </w:p>
    <w:p w:rsidR="005F2B6F" w:rsidRPr="005F2B6F" w:rsidRDefault="005F2B6F" w:rsidP="005F2B6F">
      <w:pPr>
        <w:jc w:val="both"/>
      </w:pPr>
      <w:r w:rsidRPr="005F2B6F">
        <w:t xml:space="preserve">Ejemplo de </w:t>
      </w:r>
      <w:proofErr w:type="spellStart"/>
      <w:r>
        <w:t>Refused</w:t>
      </w:r>
      <w:proofErr w:type="spellEnd"/>
      <w:r>
        <w:t xml:space="preserve"> </w:t>
      </w:r>
      <w:proofErr w:type="spellStart"/>
      <w:r>
        <w:t>Bequest</w:t>
      </w:r>
      <w:proofErr w:type="spellEnd"/>
      <w:r w:rsidRPr="005F2B6F">
        <w:t xml:space="preserve"> obtenido</w:t>
      </w:r>
      <w:r>
        <w:t xml:space="preserve"> en</w:t>
      </w:r>
    </w:p>
    <w:p w:rsidR="005F2B6F" w:rsidRPr="005F2B6F" w:rsidRDefault="005F2B6F" w:rsidP="005F2B6F">
      <w:pPr>
        <w:jc w:val="both"/>
      </w:pPr>
    </w:p>
    <w:p w:rsidR="00633072" w:rsidRPr="00F60DDA" w:rsidRDefault="00633072" w:rsidP="00C84430">
      <w:pPr>
        <w:pStyle w:val="Prrafodelista"/>
        <w:numPr>
          <w:ilvl w:val="0"/>
          <w:numId w:val="7"/>
        </w:numPr>
        <w:jc w:val="both"/>
      </w:pPr>
      <w:proofErr w:type="spellStart"/>
      <w:r w:rsidRPr="00F60DDA">
        <w:t>Divergent</w:t>
      </w:r>
      <w:proofErr w:type="spellEnd"/>
      <w:r w:rsidRPr="00F60DDA">
        <w:t xml:space="preserve"> Change</w:t>
      </w:r>
      <w:r w:rsidR="00834A4C" w:rsidRPr="00F60DDA">
        <w:t xml:space="preserve"> (Cambio divergente)</w:t>
      </w:r>
    </w:p>
    <w:p w:rsidR="0034266E" w:rsidRDefault="00633072" w:rsidP="00F60DDA">
      <w:pPr>
        <w:jc w:val="both"/>
      </w:pPr>
      <w:r>
        <w:t xml:space="preserve">Se lo detecta, cuando </w:t>
      </w:r>
      <w:r w:rsidR="00834A4C">
        <w:t>tenemos una sola clase, que, por muchos cambios distintos en el sistema, tiene que ser modificada</w:t>
      </w:r>
      <w:r w:rsidR="00F81B97">
        <w:t xml:space="preserve"> según el cambio que se realiza</w:t>
      </w:r>
      <w:r w:rsidR="00834A4C">
        <w:t xml:space="preserve">. Esto es un problema, porque muestra que la clase se encuentra relacionada con varias clases, de tal forma, que, si se modifican las otras clases, es muy seguro que terminemos reescribiendo la clase en cuestión. </w:t>
      </w:r>
      <w:r w:rsidR="00ED31FC">
        <w:fldChar w:fldCharType="begin" w:fldLock="1"/>
      </w:r>
      <w:r w:rsidR="0034266E">
        <w:instrText>ADDIN CSL_CITATION {"citationItems":[{"id":"ITEM-1","itemData":{"URL":"https://blog.intive-fdv.com.ar/repaso-los-code-smells-mas-comunes/","accessed":{"date-parts":[["2020","1","11"]]},"id":"ITEM-1","issued":{"date-parts":[["0"]]},"title":"Un repaso por los code smells más comunes - intive Argentina Blog","type":"webpage"},"uris":["http://www.mendeley.com/documents/?uuid=dec91092-eec1-36c1-9555-9123345adff0"]}],"mendeley":{"formattedCitation":"(“Un repaso por los code smells más comunes - intive Argentina Blog,” n.d.)","plainTextFormattedCitation":"(“Un repaso por los code smells más comunes - intive Argentina Blog,” n.d.)","previouslyFormattedCitation":"(“Un repaso por los code smells más comunes - intive Argentina Blog,” n.d.)"},"properties":{"noteIndex":0},"schema":"https://github.com/citation-style-language/schema/raw/master/csl-citation.json"}</w:instrText>
      </w:r>
      <w:r w:rsidR="00ED31FC">
        <w:fldChar w:fldCharType="separate"/>
      </w:r>
      <w:r w:rsidR="00ED31FC" w:rsidRPr="00ED31FC">
        <w:rPr>
          <w:noProof/>
        </w:rPr>
        <w:t>(“Un repaso por los code smells más comunes - intive Argentina Blog,” n.d.)</w:t>
      </w:r>
      <w:r w:rsidR="00ED31FC">
        <w:fldChar w:fldCharType="end"/>
      </w:r>
    </w:p>
    <w:p w:rsidR="00ED31FC" w:rsidRPr="00633072" w:rsidRDefault="00ED31FC" w:rsidP="00F60DDA">
      <w:pPr>
        <w:jc w:val="both"/>
      </w:pPr>
      <w:r>
        <w:t xml:space="preserve">Técnicas de Refactorización para solucionar </w:t>
      </w:r>
      <w:proofErr w:type="spellStart"/>
      <w:r w:rsidR="00B91798">
        <w:t>Divergent</w:t>
      </w:r>
      <w:proofErr w:type="spellEnd"/>
      <w:r w:rsidR="00B91798">
        <w:t xml:space="preserve"> Change</w:t>
      </w:r>
    </w:p>
    <w:p w:rsidR="00ED31FC" w:rsidRPr="0034266E" w:rsidRDefault="00F81B97" w:rsidP="00F81B97">
      <w:pPr>
        <w:pStyle w:val="Prrafodelista"/>
        <w:numPr>
          <w:ilvl w:val="0"/>
          <w:numId w:val="4"/>
        </w:numPr>
        <w:jc w:val="both"/>
        <w:rPr>
          <w:lang w:val="en-US"/>
        </w:rPr>
      </w:pPr>
      <w:r>
        <w:t xml:space="preserve">Extraer Clase: </w:t>
      </w:r>
      <w:r w:rsidR="00FB4050">
        <w:t>Para aplicar esta técnica, primero hay que revisar todo lo que cambie por una razón en particular, y extraerlo para juntar ese cambio en una nueva clase.</w:t>
      </w:r>
      <w:r w:rsidR="0034266E" w:rsidRPr="0034266E">
        <w:t xml:space="preserve"> </w:t>
      </w:r>
      <w:r w:rsidR="0034266E">
        <w:fldChar w:fldCharType="begin" w:fldLock="1"/>
      </w:r>
      <w:r w:rsidR="000707E7">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633072" w:rsidRPr="0034266E" w:rsidRDefault="00633072" w:rsidP="00633072">
      <w:pPr>
        <w:pStyle w:val="Prrafodelista"/>
        <w:rPr>
          <w:lang w:val="en-US"/>
        </w:rPr>
      </w:pPr>
    </w:p>
    <w:p w:rsidR="005F2B6F" w:rsidRPr="006E0634" w:rsidRDefault="005F2B6F" w:rsidP="005F2B6F">
      <w:pPr>
        <w:jc w:val="both"/>
        <w:rPr>
          <w:lang w:val="en-US"/>
        </w:rPr>
      </w:pPr>
      <w:proofErr w:type="spellStart"/>
      <w:r w:rsidRPr="006E0634">
        <w:rPr>
          <w:lang w:val="en-US"/>
        </w:rPr>
        <w:t>Ejemplo</w:t>
      </w:r>
      <w:proofErr w:type="spellEnd"/>
      <w:r w:rsidRPr="00D80E97">
        <w:rPr>
          <w:lang w:val="en-US"/>
        </w:rPr>
        <w:t xml:space="preserve"> de </w:t>
      </w:r>
      <w:r w:rsidRPr="00D80E97">
        <w:rPr>
          <w:lang w:val="en-US"/>
        </w:rPr>
        <w:t>Divergent Change</w:t>
      </w:r>
      <w:r w:rsidRPr="00D80E97">
        <w:rPr>
          <w:lang w:val="en-US"/>
        </w:rPr>
        <w:t xml:space="preserve"> </w:t>
      </w:r>
      <w:proofErr w:type="spellStart"/>
      <w:r w:rsidRPr="006E0634">
        <w:rPr>
          <w:lang w:val="en-US"/>
        </w:rPr>
        <w:t>obtenido</w:t>
      </w:r>
      <w:proofErr w:type="spellEnd"/>
      <w:r w:rsidRPr="00D80E97">
        <w:rPr>
          <w:lang w:val="en-US"/>
        </w:rPr>
        <w:t xml:space="preserve"> </w:t>
      </w:r>
      <w:proofErr w:type="spellStart"/>
      <w:r w:rsidRPr="006E0634">
        <w:rPr>
          <w:lang w:val="en-US"/>
        </w:rPr>
        <w:t>en</w:t>
      </w:r>
      <w:proofErr w:type="spellEnd"/>
      <w:r w:rsidR="00D80E97" w:rsidRPr="00D80E97">
        <w:rPr>
          <w:lang w:val="en-US"/>
        </w:rPr>
        <w:t xml:space="preserve"> </w:t>
      </w:r>
      <w:r w:rsidR="006E0634">
        <w:rPr>
          <w:lang w:val="en-US"/>
        </w:rPr>
        <w:fldChar w:fldCharType="begin" w:fldLock="1"/>
      </w:r>
      <w:r w:rsidR="006E0634">
        <w:rPr>
          <w:lang w:val="en-US"/>
        </w:rPr>
        <w:instrText>ADDIN CSL_CITATION {"citationItems":[{"id":"ITEM-1","itemData":{"URL":"https://www.youtube.com/watch?v=f2-6W8wxIj0","accessed":{"date-parts":[["2020","1","11"]]},"id":"ITEM-1","issued":{"date-parts":[["0"]]},"title":"(172) Codemanship's Code Smell Of The Week - Divergent Change - YouTube","type":"webpage"},"uris":["http://www.mendeley.com/documents/?uuid=d90ed9fc-0fa9-3cec-a39a-8aafe1662730"]}],"mendeley":{"formattedCitation":"(“(172) Codemanship’s Code Smell Of The Week - Divergent Change - YouTube,” n.d.)","plainTextFormattedCitation":"(“(172) Codemanship’s Code Smell Of The Week - Divergent Change - YouTube,” n.d.)"},"properties":{"noteIndex":0},"schema":"https://github.com/citation-style-language/schema/raw/master/csl-citation.json"}</w:instrText>
      </w:r>
      <w:r w:rsidR="006E0634">
        <w:rPr>
          <w:lang w:val="en-US"/>
        </w:rPr>
        <w:fldChar w:fldCharType="separate"/>
      </w:r>
      <w:r w:rsidR="006E0634" w:rsidRPr="006E0634">
        <w:rPr>
          <w:noProof/>
          <w:lang w:val="en-US"/>
        </w:rPr>
        <w:t>(“(172) Codemanship’s Code Smell Of The Week - Divergent Change - YouTube,” n.d.)</w:t>
      </w:r>
      <w:r w:rsidR="006E0634">
        <w:rPr>
          <w:lang w:val="en-US"/>
        </w:rPr>
        <w:fldChar w:fldCharType="end"/>
      </w:r>
    </w:p>
    <w:p w:rsidR="00633072" w:rsidRPr="00D80E97" w:rsidRDefault="00633072">
      <w:pPr>
        <w:rPr>
          <w:lang w:val="en-US"/>
        </w:rPr>
      </w:pPr>
    </w:p>
    <w:sectPr w:rsidR="00633072" w:rsidRPr="00D80E97">
      <w:headerReference w:type="default" r:id="rId8"/>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65CD" w:rsidRDefault="000B65CD" w:rsidP="00633072">
      <w:pPr>
        <w:spacing w:after="0" w:line="240" w:lineRule="auto"/>
      </w:pPr>
      <w:r>
        <w:separator/>
      </w:r>
    </w:p>
  </w:endnote>
  <w:endnote w:type="continuationSeparator" w:id="0">
    <w:p w:rsidR="000B65CD" w:rsidRDefault="000B65CD" w:rsidP="00633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65CD" w:rsidRDefault="000B65CD" w:rsidP="00633072">
      <w:pPr>
        <w:spacing w:after="0" w:line="240" w:lineRule="auto"/>
      </w:pPr>
      <w:r>
        <w:separator/>
      </w:r>
    </w:p>
  </w:footnote>
  <w:footnote w:type="continuationSeparator" w:id="0">
    <w:p w:rsidR="000B65CD" w:rsidRDefault="000B65CD" w:rsidP="00633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072" w:rsidRDefault="00633072">
    <w:pPr>
      <w:pStyle w:val="Encabezado"/>
    </w:pPr>
    <w:r>
      <w:rPr>
        <w:noProof/>
        <w:lang w:val="es-ES" w:eastAsia="es-ES"/>
      </w:rPr>
      <w:drawing>
        <wp:anchor distT="0" distB="0" distL="114300" distR="114300" simplePos="0" relativeHeight="251659264" behindDoc="0" locked="0" layoutInCell="1" allowOverlap="1" wp14:anchorId="2DB2B9CB" wp14:editId="0DC42741">
          <wp:simplePos x="0" y="0"/>
          <wp:positionH relativeFrom="page">
            <wp:posOffset>3914775</wp:posOffset>
          </wp:positionH>
          <wp:positionV relativeFrom="paragraph">
            <wp:posOffset>-266700</wp:posOffset>
          </wp:positionV>
          <wp:extent cx="3446780" cy="447040"/>
          <wp:effectExtent l="0" t="0" r="0" b="0"/>
          <wp:wrapSquare wrapText="bothSides"/>
          <wp:docPr id="18736" name="Imagen 18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errefieclargo-01.jpg"/>
                  <pic:cNvPicPr/>
                </pic:nvPicPr>
                <pic:blipFill rotWithShape="1">
                  <a:blip r:embed="rId1">
                    <a:extLst>
                      <a:ext uri="{28A0092B-C50C-407E-A947-70E740481C1C}">
                        <a14:useLocalDpi xmlns:a14="http://schemas.microsoft.com/office/drawing/2010/main" val="0"/>
                      </a:ext>
                    </a:extLst>
                  </a:blip>
                  <a:srcRect l="3271" t="28485" r="-1908" b="30956"/>
                  <a:stretch/>
                </pic:blipFill>
                <pic:spPr bwMode="auto">
                  <a:xfrm>
                    <a:off x="0" y="0"/>
                    <a:ext cx="3446780" cy="447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84238"/>
    <w:multiLevelType w:val="hybridMultilevel"/>
    <w:tmpl w:val="466E559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E2678D0"/>
    <w:multiLevelType w:val="hybridMultilevel"/>
    <w:tmpl w:val="62A84D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22C056B0"/>
    <w:multiLevelType w:val="hybridMultilevel"/>
    <w:tmpl w:val="D5187B68"/>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15:restartNumberingAfterBreak="0">
    <w:nsid w:val="24AE6E69"/>
    <w:multiLevelType w:val="hybridMultilevel"/>
    <w:tmpl w:val="BC048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97518C6"/>
    <w:multiLevelType w:val="hybridMultilevel"/>
    <w:tmpl w:val="110C7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C5504FD"/>
    <w:multiLevelType w:val="hybridMultilevel"/>
    <w:tmpl w:val="FA0421B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9873AB7"/>
    <w:multiLevelType w:val="hybridMultilevel"/>
    <w:tmpl w:val="F6C6D100"/>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48761172"/>
    <w:multiLevelType w:val="hybridMultilevel"/>
    <w:tmpl w:val="34E46DA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5"/>
  </w:num>
  <w:num w:numId="5">
    <w:abstractNumId w:val="4"/>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072"/>
    <w:rsid w:val="000707E7"/>
    <w:rsid w:val="000B65CD"/>
    <w:rsid w:val="0021697B"/>
    <w:rsid w:val="002822C0"/>
    <w:rsid w:val="002D68EF"/>
    <w:rsid w:val="003026B1"/>
    <w:rsid w:val="0034266E"/>
    <w:rsid w:val="005F2B6F"/>
    <w:rsid w:val="00633072"/>
    <w:rsid w:val="006E0634"/>
    <w:rsid w:val="00834A4C"/>
    <w:rsid w:val="00991D11"/>
    <w:rsid w:val="00A77A65"/>
    <w:rsid w:val="00B91798"/>
    <w:rsid w:val="00C131D8"/>
    <w:rsid w:val="00C84430"/>
    <w:rsid w:val="00D80E97"/>
    <w:rsid w:val="00DE6736"/>
    <w:rsid w:val="00E23BCE"/>
    <w:rsid w:val="00ED31FC"/>
    <w:rsid w:val="00F60DDA"/>
    <w:rsid w:val="00F81B97"/>
    <w:rsid w:val="00FB4050"/>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4BD21"/>
  <w15:chartTrackingRefBased/>
  <w15:docId w15:val="{F7CDECFC-5FC4-482E-84B0-A35F89435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C"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330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33072"/>
  </w:style>
  <w:style w:type="paragraph" w:styleId="Piedepgina">
    <w:name w:val="footer"/>
    <w:basedOn w:val="Normal"/>
    <w:link w:val="PiedepginaCar"/>
    <w:uiPriority w:val="99"/>
    <w:unhideWhenUsed/>
    <w:rsid w:val="006330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33072"/>
  </w:style>
  <w:style w:type="paragraph" w:styleId="Prrafodelista">
    <w:name w:val="List Paragraph"/>
    <w:basedOn w:val="Normal"/>
    <w:uiPriority w:val="34"/>
    <w:qFormat/>
    <w:rsid w:val="00633072"/>
    <w:pPr>
      <w:spacing w:after="120" w:line="264" w:lineRule="auto"/>
      <w:ind w:left="720"/>
      <w:contextualSpacing/>
    </w:pPr>
    <w:rPr>
      <w:sz w:val="24"/>
      <w:szCs w:val="21"/>
      <w:lang w:val="es-419"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327425">
      <w:bodyDiv w:val="1"/>
      <w:marLeft w:val="0"/>
      <w:marRight w:val="0"/>
      <w:marTop w:val="0"/>
      <w:marBottom w:val="0"/>
      <w:divBdr>
        <w:top w:val="none" w:sz="0" w:space="0" w:color="auto"/>
        <w:left w:val="none" w:sz="0" w:space="0" w:color="auto"/>
        <w:bottom w:val="none" w:sz="0" w:space="0" w:color="auto"/>
        <w:right w:val="none" w:sz="0" w:space="0" w:color="auto"/>
      </w:divBdr>
    </w:div>
    <w:div w:id="1427574614">
      <w:bodyDiv w:val="1"/>
      <w:marLeft w:val="0"/>
      <w:marRight w:val="0"/>
      <w:marTop w:val="0"/>
      <w:marBottom w:val="0"/>
      <w:divBdr>
        <w:top w:val="none" w:sz="0" w:space="0" w:color="auto"/>
        <w:left w:val="none" w:sz="0" w:space="0" w:color="auto"/>
        <w:bottom w:val="none" w:sz="0" w:space="0" w:color="auto"/>
        <w:right w:val="none" w:sz="0" w:space="0" w:color="auto"/>
      </w:divBdr>
    </w:div>
    <w:div w:id="1701784343">
      <w:bodyDiv w:val="1"/>
      <w:marLeft w:val="0"/>
      <w:marRight w:val="0"/>
      <w:marTop w:val="0"/>
      <w:marBottom w:val="0"/>
      <w:divBdr>
        <w:top w:val="none" w:sz="0" w:space="0" w:color="auto"/>
        <w:left w:val="none" w:sz="0" w:space="0" w:color="auto"/>
        <w:bottom w:val="none" w:sz="0" w:space="0" w:color="auto"/>
        <w:right w:val="none" w:sz="0" w:space="0" w:color="auto"/>
      </w:divBdr>
    </w:div>
    <w:div w:id="171851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3B9AA-883D-42C6-8FA3-6312532A9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Pages>
  <Words>2927</Words>
  <Characters>16101</Characters>
  <Application>Microsoft Office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on Lindao</dc:creator>
  <cp:keywords/>
  <dc:description/>
  <cp:lastModifiedBy>Marlon Lindao</cp:lastModifiedBy>
  <cp:revision>11</cp:revision>
  <dcterms:created xsi:type="dcterms:W3CDTF">2020-01-11T19:31:00Z</dcterms:created>
  <dcterms:modified xsi:type="dcterms:W3CDTF">2020-01-1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e3cf44-f814-370e-a82b-1d2f7753d2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